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32215066"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00DE7FD3">
        <w:rPr>
          <w:rFonts w:hAnsiTheme="minorHAnsi" w:cstheme="minorHAnsi"/>
          <w:color w:val="0D0D0D"/>
          <w:shd w:val="clear" w:color="auto" w:fill="FFFFFF"/>
        </w:rPr>
        <w:fldChar w:fldCharType="begin"/>
      </w:r>
      <w:r w:rsidR="00DE7FD3">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DE7FD3">
        <w:rPr>
          <w:rFonts w:hAnsiTheme="minorHAnsi" w:cstheme="minorHAnsi"/>
          <w:color w:val="0D0D0D"/>
          <w:shd w:val="clear" w:color="auto" w:fill="FFFFFF"/>
        </w:rPr>
        <w:fldChar w:fldCharType="separate"/>
      </w:r>
      <w:r w:rsidR="00DE7FD3" w:rsidRPr="00DE7FD3">
        <w:rPr>
          <w:rFonts w:ascii="Calibri" w:hAnsi="Calibri" w:cs="Calibri"/>
        </w:rPr>
        <w:t>(BMBF, 2020)</w:t>
      </w:r>
      <w:r w:rsidR="00DE7FD3">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contribute to sustainable development through their competences of knowledge, skills, motivation, attitudes</w:t>
      </w:r>
      <w:r w:rsidR="00DE7FD3">
        <w:rPr>
          <w:rFonts w:hAnsiTheme="minorHAnsi" w:cstheme="minorHAnsi"/>
          <w:color w:val="0D0D0D"/>
          <w:shd w:val="clear" w:color="auto" w:fill="FFFFFF"/>
        </w:rPr>
        <w:t>,</w:t>
      </w:r>
      <w:r w:rsidR="00EE2B10" w:rsidRPr="00AA451F">
        <w:rPr>
          <w:rFonts w:hAnsiTheme="minorHAnsi" w:cstheme="minorHAnsi"/>
          <w:color w:val="0D0D0D"/>
          <w:shd w:val="clear" w:color="auto" w:fill="FFFFFF"/>
        </w:rPr>
        <w:t xml:space="preserve"> and values</w:t>
      </w:r>
      <w:r w:rsidR="00CD4E21">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Rieckmann &amp; Barth, 2022)</w:t>
      </w:r>
      <w:r w:rsidR="00CD4E21">
        <w:rPr>
          <w:rFonts w:hAnsiTheme="minorHAnsi" w:cstheme="minorHAnsi"/>
          <w:color w:val="0D0D0D"/>
          <w:shd w:val="clear" w:color="auto" w:fill="FFFFFF"/>
        </w:rPr>
        <w:fldChar w:fldCharType="end"/>
      </w:r>
      <w:r w:rsidR="00EE2B10" w:rsidRPr="00AA451F">
        <w:rPr>
          <w:rFonts w:hAnsiTheme="minorHAnsi" w:cstheme="minorHAnsi"/>
          <w:color w:val="0D0D0D"/>
          <w:shd w:val="clear" w:color="auto" w:fill="FFFFFF"/>
        </w:rPr>
        <w:t xml:space="preserve">.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have been initiated</w:t>
      </w:r>
      <w:r w:rsidR="002B0FBD"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Hoffmann, 2020)</w:t>
      </w:r>
      <w:r w:rsidR="00CD4E21">
        <w:rPr>
          <w:rFonts w:hAnsiTheme="minorHAnsi" w:cstheme="minorHAnsi"/>
          <w:color w:val="0D0D0D"/>
          <w:shd w:val="clear" w:color="auto" w:fill="FFFFFF"/>
        </w:rPr>
        <w:fldChar w:fldCharType="end"/>
      </w:r>
      <w:r w:rsidR="002B0FBD" w:rsidRPr="00AA451F">
        <w:rPr>
          <w:rFonts w:hAnsiTheme="minorHAnsi" w:cstheme="minorHAnsi"/>
          <w:color w:val="0D0D0D"/>
          <w:shd w:val="clear" w:color="auto" w:fill="FFFFFF"/>
        </w:rPr>
        <w:t xml:space="preserve">.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Ssossé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Waltner et al., 2022)</w:t>
      </w:r>
      <w:r w:rsidR="00CD4E21">
        <w:rPr>
          <w:rFonts w:hAnsiTheme="minorHAnsi" w:cstheme="minorHAnsi"/>
          <w:color w:val="0D0D0D"/>
          <w:shd w:val="clear" w:color="auto" w:fill="FFFFFF"/>
        </w:rPr>
        <w:fldChar w:fldCharType="end"/>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decision makers all over the world. We currently only have a limited understanding of how participative ESD interventions, as potential enablers towards a more sustainable and just society, are contributing to sustainability competences of students.</w:t>
      </w:r>
    </w:p>
    <w:p w14:paraId="2EA773A0" w14:textId="0B74290A"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 xml:space="preserve">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w:t>
      </w:r>
      <w:r w:rsidR="005C3918">
        <w:rPr>
          <w:rFonts w:hAnsiTheme="minorHAnsi" w:cstheme="minorHAnsi"/>
        </w:rPr>
        <w:fldChar w:fldCharType="begin"/>
      </w:r>
      <w:r w:rsidR="005C3918">
        <w:rPr>
          <w:rFonts w:hAnsiTheme="minorHAnsi" w:cstheme="minorHAnsi"/>
        </w:rPr>
        <w:instrText xml:space="preserve"> ADDIN ZOTERO_ITEM CSL_CITATION {"citationID":"R8XH3AYm","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Waltner et al., 2021)</w:t>
      </w:r>
      <w:r w:rsidR="005C3918">
        <w:rPr>
          <w:rFonts w:hAnsiTheme="minorHAnsi" w:cstheme="minorHAnsi"/>
        </w:rPr>
        <w:fldChar w:fldCharType="end"/>
      </w:r>
      <w:r w:rsidR="00A4635C" w:rsidRPr="00AA451F">
        <w:rPr>
          <w:rFonts w:hAnsiTheme="minorHAnsi" w:cstheme="minorHAnsi"/>
        </w:rPr>
        <w:t>.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as these results are based on a school year</w:t>
      </w:r>
      <w:r w:rsidR="00AD1A15">
        <w:rPr>
          <w:rFonts w:hAnsiTheme="minorHAnsi" w:cstheme="minorHAnsi"/>
        </w:rPr>
        <w:t xml:space="preserve"> without an explicit ESD project</w:t>
      </w:r>
      <w:r w:rsidR="003549C3" w:rsidRPr="00AA451F">
        <w:rPr>
          <w:rFonts w:hAnsiTheme="minorHAnsi" w:cstheme="minorHAnsi"/>
        </w:rPr>
        <w:t xml:space="preserve">,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Especially participation can play a key role in fostering motivation of students. Contributing factors include </w:t>
      </w:r>
      <w:r w:rsidR="00D163D5" w:rsidRPr="00AA451F">
        <w:rPr>
          <w:rFonts w:hAnsiTheme="minorHAnsi" w:cstheme="minorHAnsi"/>
        </w:rPr>
        <w:t xml:space="preserve">to have an own choice and learning together in a group </w:t>
      </w:r>
      <w:r w:rsidR="005C3918">
        <w:rPr>
          <w:rFonts w:hAnsiTheme="minorHAnsi" w:cstheme="minorHAnsi"/>
        </w:rPr>
        <w:fldChar w:fldCharType="begin"/>
      </w:r>
      <w:r w:rsidR="005C3918">
        <w:rPr>
          <w:rFonts w:hAnsiTheme="minorHAnsi" w:cstheme="minorHAnsi"/>
        </w:rPr>
        <w:instrText xml:space="preserve"> ADDIN ZOTERO_ITEM CSL_CITATION {"citationID":"nZZ1JrNF","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00D163D5" w:rsidRPr="00AA451F">
        <w:rPr>
          <w:rFonts w:hAnsiTheme="minorHAnsi" w:cstheme="minorHAnsi"/>
        </w:rPr>
        <w:t xml:space="preserve">.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3567DE64"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w:t>
      </w:r>
      <w:r w:rsidR="005C3918">
        <w:rPr>
          <w:rFonts w:hAnsiTheme="minorHAnsi" w:cstheme="minorHAnsi"/>
        </w:rPr>
        <w:fldChar w:fldCharType="begin"/>
      </w:r>
      <w:r w:rsidR="005C3918">
        <w:rPr>
          <w:rFonts w:hAnsiTheme="minorHAnsi" w:cstheme="minorHAnsi"/>
        </w:rPr>
        <w:instrText xml:space="preserve"> ADDIN ZOTERO_ITEM CSL_CITATION {"citationID":"z7vPGtF6","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Pr="00AA451F">
        <w:rPr>
          <w:rFonts w:hAnsiTheme="minorHAnsi" w:cstheme="minorHAnsi"/>
        </w:rPr>
        <w:t>.</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g6SN4Cv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 xml:space="preserve">is a nice way around the debate of whether certain normative behaviours can and should be goals of ESD interventions </w:t>
      </w:r>
      <w:r w:rsidR="005C3918">
        <w:rPr>
          <w:rFonts w:hAnsiTheme="minorHAnsi" w:cstheme="minorHAnsi"/>
        </w:rPr>
        <w:fldChar w:fldCharType="begin"/>
      </w:r>
      <w:r w:rsidR="005C3918">
        <w:rPr>
          <w:rFonts w:hAnsiTheme="minorHAnsi" w:cstheme="minorHAnsi"/>
        </w:rPr>
        <w:instrText xml:space="preserve"> ADDIN ZOTERO_ITEM CSL_CITATION {"citationID":"SmrX68dH","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Getzin &amp; Singer-Brodowski, 2017)</w:t>
      </w:r>
      <w:r w:rsidR="005C3918">
        <w:rPr>
          <w:rFonts w:hAnsiTheme="minorHAnsi" w:cstheme="minorHAnsi"/>
        </w:rPr>
        <w:fldChar w:fldCharType="end"/>
      </w:r>
      <w:r w:rsidR="0013398E">
        <w:rPr>
          <w:rFonts w:hAnsiTheme="minorHAnsi" w:cstheme="minorHAnsi"/>
        </w:rPr>
        <w:t>.</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t>
      </w:r>
      <w:r w:rsidR="005829AA">
        <w:rPr>
          <w:rFonts w:hAnsiTheme="minorHAnsi" w:cstheme="minorHAnsi"/>
        </w:rPr>
        <w:t xml:space="preserve">and motivations </w:t>
      </w:r>
      <w:r w:rsidR="00404A9A">
        <w:rPr>
          <w:rFonts w:hAnsiTheme="minorHAnsi" w:cstheme="minorHAnsi"/>
        </w:rPr>
        <w:t xml:space="preserve">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WtMtK2a8","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614AE4" w:rsidRPr="00AA451F">
        <w:rPr>
          <w:rFonts w:hAnsiTheme="minorHAnsi" w:cstheme="minorHAnsi"/>
        </w:rPr>
        <w: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59A12E4B" w:rsidR="00C52F9A" w:rsidRPr="00AA451F" w:rsidRDefault="004432D6" w:rsidP="00AA451F">
      <w:pPr>
        <w:jc w:val="both"/>
        <w:rPr>
          <w:rFonts w:hAnsiTheme="minorHAnsi" w:cstheme="minorHAnsi"/>
        </w:rPr>
      </w:pPr>
      <w:r w:rsidRPr="00AA451F">
        <w:rPr>
          <w:rFonts w:hAnsiTheme="minorHAnsi" w:cstheme="minorHAnsi"/>
        </w:rPr>
        <w:t xml:space="preserve">My aim is to quantify how ESD interventions influence students’ sustainability competences over tim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climate attitudes and climate behaviour</w:t>
      </w:r>
      <w:r w:rsidR="00A760CE">
        <w:rPr>
          <w:rFonts w:hAnsiTheme="minorHAnsi" w:cstheme="minorHAnsi"/>
        </w:rPr>
        <w:t xml:space="preserve"> </w:t>
      </w:r>
      <w:r w:rsidR="00A760CE">
        <w:rPr>
          <w:rFonts w:hAnsiTheme="minorHAnsi" w:cstheme="minorHAnsi"/>
        </w:rPr>
        <w:fldChar w:fldCharType="begin"/>
      </w:r>
      <w:r w:rsidR="00A760CE">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A760CE">
        <w:rPr>
          <w:rFonts w:hAnsiTheme="minorHAnsi" w:cstheme="minorHAnsi"/>
        </w:rPr>
        <w:fldChar w:fldCharType="separate"/>
      </w:r>
      <w:r w:rsidR="00A760CE" w:rsidRPr="00A760CE">
        <w:rPr>
          <w:rFonts w:ascii="Calibri" w:hAnsi="Calibri" w:cs="Calibri"/>
        </w:rPr>
        <w:t>(Pauli, 2023)</w:t>
      </w:r>
      <w:r w:rsidR="00A760CE">
        <w:rPr>
          <w:rFonts w:hAnsiTheme="minorHAnsi" w:cstheme="minorHAnsi"/>
        </w:rPr>
        <w:fldChar w:fldCharType="end"/>
      </w:r>
      <w:r w:rsidR="004C4D88" w:rsidRPr="00AA451F">
        <w:rPr>
          <w:rFonts w:hAnsiTheme="minorHAnsi" w:cstheme="minorHAnsi"/>
        </w:rPr>
        <w:t xml:space="preserve">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data collection</w:t>
      </w:r>
      <w:r w:rsidR="003C4932">
        <w:rPr>
          <w:rFonts w:hAnsiTheme="minorHAnsi" w:cstheme="minorHAnsi"/>
        </w:rPr>
        <w:t xml:space="preserve"> at the same two schools</w:t>
      </w:r>
      <w:r w:rsidR="00E84384" w:rsidRPr="00AA451F">
        <w:rPr>
          <w:rFonts w:hAnsiTheme="minorHAnsi" w:cstheme="minorHAnsi"/>
        </w:rPr>
        <w:t xml:space="preserve">,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How do climate attitude and behaviour and self-efficacy beliefs respond to levels of involvement of the students?</w:t>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How do desirability of the aim and group identification influence the magnitude of the self-efficacy beliefs?</w:t>
      </w:r>
    </w:p>
    <w:p w14:paraId="192E47B2" w14:textId="5D0B1B80" w:rsidR="000D4301" w:rsidRPr="000D4301" w:rsidRDefault="00007088" w:rsidP="00B872A9">
      <w:pPr>
        <w:pStyle w:val="ListParagraph"/>
        <w:numPr>
          <w:ilvl w:val="0"/>
          <w:numId w:val="11"/>
        </w:numPr>
        <w:jc w:val="both"/>
        <w:rPr>
          <w:rFonts w:hAnsiTheme="minorHAnsi" w:cstheme="minorHAnsi"/>
        </w:rPr>
      </w:pPr>
      <w:r w:rsidRPr="000D4301">
        <w:rPr>
          <w:rFonts w:hAnsiTheme="minorHAnsi" w:cstheme="minorHAnsi"/>
        </w:rPr>
        <w:t>How is climate attitude and behaviour influenced by self-efficacy beliefs?</w:t>
      </w:r>
    </w:p>
    <w:p w14:paraId="6BE51D56" w14:textId="1EB9654E" w:rsidR="005D5136"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0D4301">
        <w:rPr>
          <w:rFonts w:asciiTheme="minorHAnsi" w:hAnsiTheme="minorHAnsi" w:cstheme="minorHAnsi"/>
        </w:rPr>
        <w:t xml:space="preserve"> and </w:t>
      </w:r>
      <w:r w:rsidR="004A5C3A" w:rsidRPr="00AA451F">
        <w:rPr>
          <w:rFonts w:asciiTheme="minorHAnsi" w:hAnsiTheme="minorHAnsi" w:cstheme="minorHAnsi"/>
        </w:rPr>
        <w:t>predictions</w:t>
      </w:r>
    </w:p>
    <w:p w14:paraId="2C2B320B" w14:textId="58FBDAA8" w:rsidR="000D4301" w:rsidRDefault="00D41B89" w:rsidP="000D4301">
      <w:r>
        <w:t>I hypothesize that there will be a positive relationship between</w:t>
      </w:r>
    </w:p>
    <w:p w14:paraId="55967663" w14:textId="2D8B39C4" w:rsidR="004E7E0E" w:rsidRDefault="004E7E0E" w:rsidP="000D4301"/>
    <w:p w14:paraId="472BE44C" w14:textId="45E76534" w:rsidR="00C00053" w:rsidRDefault="00C00053" w:rsidP="000D4301"/>
    <w:p w14:paraId="57EB8452" w14:textId="5BFBB8AE" w:rsidR="000D4301" w:rsidRDefault="00C00053" w:rsidP="000D4301">
      <w:r w:rsidRPr="005C4F26">
        <w:drawing>
          <wp:anchor distT="0" distB="0" distL="114300" distR="114300" simplePos="0" relativeHeight="251662336" behindDoc="0" locked="0" layoutInCell="1" allowOverlap="1" wp14:anchorId="0E936AC4" wp14:editId="3AF173FE">
            <wp:simplePos x="0" y="0"/>
            <wp:positionH relativeFrom="column">
              <wp:posOffset>232106</wp:posOffset>
            </wp:positionH>
            <wp:positionV relativeFrom="paragraph">
              <wp:posOffset>283210</wp:posOffset>
            </wp:positionV>
            <wp:extent cx="5793740" cy="1391285"/>
            <wp:effectExtent l="0" t="0" r="0" b="0"/>
            <wp:wrapSquare wrapText="bothSides"/>
            <wp:docPr id="916191571"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191571" name="Picture 1" descr="A graph with arrows pointing to a grou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93740" cy="1391285"/>
                    </a:xfrm>
                    <a:prstGeom prst="rect">
                      <a:avLst/>
                    </a:prstGeom>
                  </pic:spPr>
                </pic:pic>
              </a:graphicData>
            </a:graphic>
          </wp:anchor>
        </w:drawing>
      </w:r>
      <w:r w:rsidRPr="00C00053">
        <w:rPr>
          <w:b/>
          <w:bCs/>
        </w:rPr>
        <w:t xml:space="preserve">A) </w:t>
      </w:r>
      <w:r w:rsidRPr="00C00053">
        <w:t>Predictions</w:t>
      </w:r>
    </w:p>
    <w:p w14:paraId="623D1941" w14:textId="4A6BC648" w:rsidR="00C00053" w:rsidRPr="00C00053" w:rsidRDefault="00C00053" w:rsidP="00C00053">
      <w:r w:rsidRPr="000D4301">
        <w:rPr>
          <w:rFonts w:hAnsiTheme="minorHAnsi" w:cstheme="minorHAnsi"/>
        </w:rPr>
        <w:drawing>
          <wp:anchor distT="0" distB="0" distL="114300" distR="114300" simplePos="0" relativeHeight="251663360" behindDoc="0" locked="0" layoutInCell="1" allowOverlap="1" wp14:anchorId="30162B6B" wp14:editId="6730EB6B">
            <wp:simplePos x="0" y="0"/>
            <wp:positionH relativeFrom="column">
              <wp:posOffset>295579</wp:posOffset>
            </wp:positionH>
            <wp:positionV relativeFrom="paragraph">
              <wp:posOffset>167576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sidRPr="00C00053">
        <w:rPr>
          <w:b/>
          <w:bCs/>
        </w:rPr>
        <w:t xml:space="preserve">B) </w:t>
      </w:r>
      <w:r w:rsidRPr="00C00053">
        <w:t>Workflow</w:t>
      </w:r>
    </w:p>
    <w:p w14:paraId="03756053" w14:textId="61530ECD" w:rsidR="000D4301" w:rsidRDefault="000D4301" w:rsidP="000D4301"/>
    <w:p w14:paraId="69258A50" w14:textId="1D7AD9FB" w:rsidR="000D4301" w:rsidRPr="00855092" w:rsidRDefault="000D4301" w:rsidP="000D4301">
      <w:r>
        <w:t>Figure 1: My study looks at three different aspects related to sustainability competences.</w:t>
      </w:r>
      <w:r w:rsidR="00855092">
        <w:t xml:space="preserve"> </w:t>
      </w:r>
      <w:r w:rsidR="00855092" w:rsidRPr="00855092">
        <w:rPr>
          <w:b/>
          <w:bCs/>
        </w:rPr>
        <w:t>A</w:t>
      </w:r>
      <w:r w:rsidR="00855092">
        <w:rPr>
          <w:b/>
          <w:bCs/>
        </w:rPr>
        <w:t xml:space="preserve"> </w:t>
      </w:r>
      <w:r w:rsidR="00855092">
        <w:t xml:space="preserve">Conceptual diagrams of my predictions. </w:t>
      </w:r>
      <w:r w:rsidR="00855092">
        <w:rPr>
          <w:b/>
          <w:bCs/>
        </w:rPr>
        <w:t>B</w:t>
      </w:r>
      <w:r w:rsidR="00855092">
        <w:t xml:space="preserve"> Workflow</w:t>
      </w:r>
      <w:r w:rsidR="00390B73">
        <w:t>.</w:t>
      </w:r>
    </w:p>
    <w:p w14:paraId="53E8CCDE" w14:textId="5564BE58"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8D0F74D" w:rsidR="006C4F0E" w:rsidRPr="00A760CE" w:rsidRDefault="0010279A" w:rsidP="00AA451F">
      <w:pPr>
        <w:jc w:val="both"/>
        <w:rPr>
          <w:rFonts w:hAnsiTheme="minorHAnsi" w:cstheme="minorHAnsi"/>
        </w:rPr>
      </w:pPr>
      <w:r w:rsidRPr="00A760CE">
        <w:rPr>
          <w:rFonts w:hAnsiTheme="minorHAnsi" w:cstheme="minorHAnsi"/>
        </w:rPr>
        <w:t xml:space="preserve">In my analysis I ask how </w:t>
      </w:r>
      <w:r w:rsidR="006C4F0E" w:rsidRPr="00A760CE">
        <w:rPr>
          <w:rFonts w:hAnsiTheme="minorHAnsi" w:cstheme="minorHAnsi"/>
        </w:rPr>
        <w:t>a</w:t>
      </w:r>
      <w:r w:rsidRPr="00A760CE">
        <w:rPr>
          <w:rFonts w:hAnsiTheme="minorHAnsi" w:cstheme="minorHAnsi"/>
        </w:rPr>
        <w:t xml:space="preserve"> participative SDE-intervention influences </w:t>
      </w:r>
      <w:r w:rsidR="006C4F0E" w:rsidRPr="00A760CE">
        <w:rPr>
          <w:rFonts w:hAnsiTheme="minorHAnsi" w:cstheme="minorHAnsi"/>
        </w:rPr>
        <w:t>attitudinal, behavioural and self-effica</w:t>
      </w:r>
      <w:r w:rsidR="00D517F3" w:rsidRPr="00A760CE">
        <w:rPr>
          <w:rFonts w:hAnsiTheme="minorHAnsi" w:cstheme="minorHAnsi"/>
        </w:rPr>
        <w:t>cy</w:t>
      </w:r>
      <w:r w:rsidR="006C4F0E" w:rsidRPr="00A760CE">
        <w:rPr>
          <w:rFonts w:hAnsiTheme="minorHAnsi" w:cstheme="minorHAnsi"/>
        </w:rPr>
        <w:t xml:space="preserve"> components of sustainability competences over time.</w:t>
      </w:r>
      <w:r w:rsidRPr="00A760CE">
        <w:rPr>
          <w:rFonts w:hAnsiTheme="minorHAnsi" w:cstheme="minorHAnsi"/>
        </w:rPr>
        <w:t xml:space="preserve"> I assess variation in </w:t>
      </w:r>
      <w:r w:rsidR="006C4F0E" w:rsidRPr="00A760CE">
        <w:rPr>
          <w:rFonts w:hAnsiTheme="minorHAnsi" w:cstheme="minorHAnsi"/>
        </w:rPr>
        <w:t>the level of involvement of the students</w:t>
      </w:r>
      <w:r w:rsidRPr="00A760CE">
        <w:rPr>
          <w:rFonts w:hAnsiTheme="minorHAnsi" w:cstheme="minorHAnsi"/>
        </w:rPr>
        <w:t xml:space="preserve">. To quantitatively test the impact of SDE-interventions, I </w:t>
      </w:r>
      <w:r w:rsidR="00B40DB4" w:rsidRPr="00A760CE">
        <w:rPr>
          <w:rFonts w:hAnsiTheme="minorHAnsi" w:cstheme="minorHAnsi"/>
        </w:rPr>
        <w:t>will assess long-term effects by using</w:t>
      </w:r>
      <w:r w:rsidR="006C4F0E" w:rsidRPr="00A760CE">
        <w:rPr>
          <w:rFonts w:hAnsiTheme="minorHAnsi" w:cstheme="minorHAnsi"/>
        </w:rPr>
        <w:t xml:space="preserve"> existing data</w:t>
      </w:r>
      <w:r w:rsidR="00B40DB4" w:rsidRPr="00A760CE">
        <w:rPr>
          <w:rFonts w:hAnsiTheme="minorHAnsi" w:cstheme="minorHAnsi"/>
        </w:rPr>
        <w:t xml:space="preserve"> from a before-after self-reported survey on behavioural and attitudinal </w:t>
      </w:r>
      <w:r w:rsidR="00134459" w:rsidRPr="00A760CE">
        <w:rPr>
          <w:rFonts w:hAnsiTheme="minorHAnsi" w:cstheme="minorHAnsi"/>
        </w:rPr>
        <w:t>data and</w:t>
      </w:r>
      <w:r w:rsidR="00AE4D19" w:rsidRPr="00A760CE">
        <w:rPr>
          <w:rFonts w:hAnsiTheme="minorHAnsi" w:cstheme="minorHAnsi"/>
        </w:rPr>
        <w:t xml:space="preserve"> proceeding data collection </w:t>
      </w:r>
      <w:r w:rsidR="00B40DB4" w:rsidRPr="00A760CE">
        <w:rPr>
          <w:rFonts w:hAnsiTheme="minorHAnsi" w:cstheme="minorHAnsi"/>
        </w:rPr>
        <w:t xml:space="preserve">with </w:t>
      </w:r>
      <w:r w:rsidR="00AE4D19" w:rsidRPr="00A760CE">
        <w:rPr>
          <w:rFonts w:hAnsiTheme="minorHAnsi" w:cstheme="minorHAnsi"/>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lastRenderedPageBreak/>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23D0D0AD"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w:t>
      </w:r>
      <w:r w:rsidR="0079698F">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A87DEE" w:rsidRPr="00AA451F">
        <w:rPr>
          <w:rFonts w:hAnsiTheme="minorHAnsi" w:cstheme="minorHAnsi"/>
        </w:rPr>
        <w:t xml:space="preserve">. Thereby, the next data collection point will be approximately one year after the end of the project. </w:t>
      </w:r>
    </w:p>
    <w:p w14:paraId="07A430E2" w14:textId="31FF6BB7"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showed that climate awareness and action were increased through active participation (highest level of involvement). There were mixed results regarding the lower level of involvement and the effect on climate attitude and behaviour</w:t>
      </w:r>
      <w:r w:rsidR="00C51495">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324A25" w:rsidRPr="00AA451F">
        <w:rPr>
          <w:rFonts w:hAnsiTheme="minorHAnsi" w:cstheme="minorHAnsi"/>
        </w:rPr>
        <w:t xml:space="preserve">. </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KlimaRatSchule”</w:t>
      </w:r>
      <w:r w:rsidR="00E920CB" w:rsidRPr="00AA451F">
        <w:rPr>
          <w:rFonts w:asciiTheme="minorHAnsi" w:hAnsiTheme="minorHAnsi" w:cstheme="minorHAnsi"/>
        </w:rPr>
        <w:t xml:space="preserve"> (later in Annex?)</w:t>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The KlimaRatSchul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 (KRS Projektbeschreibung, 2024)</w:t>
      </w:r>
      <w:r w:rsidR="00D77FB5" w:rsidRPr="00AA451F">
        <w:rPr>
          <w:rFonts w:hAnsiTheme="minorHAnsi" w:cstheme="minorHAnsi"/>
        </w:rPr>
        <w:t>.</w:t>
      </w:r>
    </w:p>
    <w:p w14:paraId="74FB3851" w14:textId="7823F208" w:rsidR="00D77FB5"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students’ level of involvement</w:t>
      </w:r>
    </w:p>
    <w:p w14:paraId="6845E63E" w14:textId="704958C3" w:rsidR="006924DA" w:rsidRPr="006924DA" w:rsidRDefault="006924DA" w:rsidP="006924DA">
      <w:r>
        <w:t>The following paragraphs are copied from Pauli, 2023 and won</w:t>
      </w:r>
      <w:r>
        <w:t>’</w:t>
      </w:r>
      <w:r>
        <w:t>t be used like that in later stages of the thesis.</w:t>
      </w:r>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The project can be divided into three phases from the students points of view. In the first phase, a voluntary student team is formed, the so called KRS-expert group. This group receives an introduction 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KlimaRatSchule,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 xml:space="preserve">First, 50 pupils are randomly selected and divided into two equal groups on the day of the MBGS. Each of these two groups deals with two areas of activity in parallel in two rounds, so that the four areas of </w:t>
      </w:r>
      <w:r w:rsidRPr="00AA451F">
        <w:rPr>
          <w:rFonts w:hAnsiTheme="minorHAnsi" w:cstheme="minorHAnsi"/>
          <w:i/>
          <w:iCs/>
        </w:rPr>
        <w:lastRenderedPageBreak/>
        <w:t>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71B88C44" w:rsidR="00250D80" w:rsidRPr="00AA451F" w:rsidRDefault="006A6E9C" w:rsidP="00AA451F">
      <w:pPr>
        <w:jc w:val="both"/>
        <w:rPr>
          <w:rFonts w:hAnsiTheme="minorHAnsi" w:cstheme="minorHAnsi"/>
          <w:i/>
          <w:iCs/>
        </w:rPr>
      </w:pPr>
      <w:r w:rsidRPr="00AA451F">
        <w:rPr>
          <w:rFonts w:hAnsiTheme="minorHAnsi" w:cstheme="minorHAnsi"/>
          <w:i/>
          <w:iCs/>
        </w:rPr>
        <w:t xml:space="preserve">The participation of </w:t>
      </w:r>
      <w:r w:rsidR="00A433A9">
        <w:rPr>
          <w:rFonts w:hAnsiTheme="minorHAnsi" w:cstheme="minorHAnsi"/>
          <w:i/>
          <w:iCs/>
        </w:rPr>
        <w:t>student</w:t>
      </w:r>
      <w:r w:rsidRPr="00AA451F">
        <w:rPr>
          <w:rFonts w:hAnsiTheme="minorHAnsi" w:cstheme="minorHAnsi"/>
          <w:i/>
          <w:iCs/>
        </w:rPr>
        <w:t>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KlimaRatSchule,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7EDA7CED"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sidR="00C51495">
        <w:rPr>
          <w:rFonts w:hAnsiTheme="minorHAnsi" w:cstheme="minorHAnsi"/>
          <w:i/>
          <w:iCs/>
        </w:rPr>
        <w:t>. The tables</w:t>
      </w:r>
      <w:r w:rsidR="00A433A9">
        <w:rPr>
          <w:rFonts w:hAnsiTheme="minorHAnsi" w:cstheme="minorHAnsi"/>
          <w:i/>
          <w:iCs/>
        </w:rPr>
        <w:t xml:space="preserve"> and figures</w:t>
      </w:r>
      <w:r w:rsidR="00C51495">
        <w:rPr>
          <w:rFonts w:hAnsiTheme="minorHAnsi" w:cstheme="minorHAnsi"/>
          <w:i/>
          <w:iCs/>
        </w:rPr>
        <w:t xml:space="preserve"> below are copied from </w:t>
      </w:r>
      <w:r w:rsidR="00C51495">
        <w:rPr>
          <w:rFonts w:hAnsiTheme="minorHAnsi" w:cstheme="minorHAnsi"/>
          <w:i/>
          <w:iCs/>
        </w:rPr>
        <w:fldChar w:fldCharType="begin"/>
      </w:r>
      <w:r w:rsidR="00C51495">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i/>
          <w:iCs/>
        </w:rPr>
        <w:fldChar w:fldCharType="separate"/>
      </w:r>
      <w:r w:rsidR="00C51495" w:rsidRPr="00C51495">
        <w:rPr>
          <w:rFonts w:ascii="Calibri" w:hAnsi="Calibri" w:cs="Calibri"/>
        </w:rPr>
        <w:t>(Pauli, 2023)</w:t>
      </w:r>
      <w:r w:rsidR="00C51495">
        <w:rPr>
          <w:rFonts w:hAnsiTheme="minorHAnsi" w:cstheme="minorHAnsi"/>
          <w:i/>
          <w:iCs/>
        </w:rPr>
        <w:fldChar w:fldCharType="end"/>
      </w:r>
      <w:r w:rsidR="00A433A9">
        <w:rPr>
          <w:rFonts w:hAnsiTheme="minorHAnsi" w:cstheme="minorHAnsi"/>
          <w:i/>
          <w:iCs/>
        </w:rPr>
        <w:t>.</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noProof/>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11"/>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2"/>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32E0E058" w14:textId="7710A42E" w:rsidR="00632B55" w:rsidRPr="00632B55" w:rsidRDefault="00632B55" w:rsidP="00632B55">
      <w:pPr>
        <w:jc w:val="both"/>
        <w:rPr>
          <w:rFonts w:hAnsiTheme="minorHAnsi" w:cstheme="minorHAnsi"/>
        </w:rPr>
      </w:pPr>
      <w:r w:rsidRPr="00632B55">
        <w:rPr>
          <w:rFonts w:hAnsiTheme="minorHAnsi" w:cstheme="minorHAnsi"/>
        </w:rPr>
        <w:t>The survey</w:t>
      </w:r>
      <w:r>
        <w:rPr>
          <w:rFonts w:hAnsiTheme="minorHAnsi" w:cstheme="minorHAnsi"/>
        </w:rPr>
        <w:t>s</w:t>
      </w:r>
      <w:r w:rsidRPr="00632B55">
        <w:rPr>
          <w:rFonts w:hAnsiTheme="minorHAnsi" w:cstheme="minorHAnsi"/>
        </w:rPr>
        <w:t xml:space="preserve"> </w:t>
      </w:r>
      <w:r>
        <w:rPr>
          <w:rFonts w:hAnsiTheme="minorHAnsi" w:cstheme="minorHAnsi"/>
        </w:rPr>
        <w:t>will</w:t>
      </w:r>
      <w:r w:rsidRPr="00632B55">
        <w:rPr>
          <w:rFonts w:hAnsiTheme="minorHAnsi" w:cstheme="minorHAnsi"/>
        </w:rPr>
        <w:t xml:space="preserve"> </w:t>
      </w:r>
      <w:r>
        <w:rPr>
          <w:rFonts w:hAnsiTheme="minorHAnsi" w:cstheme="minorHAnsi"/>
        </w:rPr>
        <w:t xml:space="preserve">be </w:t>
      </w:r>
      <w:r w:rsidRPr="00632B55">
        <w:rPr>
          <w:rFonts w:hAnsiTheme="minorHAnsi" w:cstheme="minorHAnsi"/>
        </w:rPr>
        <w:t>conducted at two schools in the Freiburg area</w:t>
      </w:r>
      <w:r>
        <w:rPr>
          <w:rFonts w:hAnsiTheme="minorHAnsi" w:cstheme="minorHAnsi"/>
        </w:rPr>
        <w:t>, which are partnered with the association Solare Zukunft</w:t>
      </w:r>
      <w:r w:rsidRPr="00632B55">
        <w:rPr>
          <w:rFonts w:hAnsiTheme="minorHAnsi" w:cstheme="minorHAnsi"/>
        </w:rPr>
        <w:t xml:space="preserve">. </w:t>
      </w:r>
      <w:r w:rsidRPr="00AA451F">
        <w:rPr>
          <w:rFonts w:hAnsiTheme="minorHAnsi" w:cstheme="minorHAnsi"/>
        </w:rPr>
        <w:t>The students of the two schools started the project in January 2023</w:t>
      </w:r>
      <w:r>
        <w:rPr>
          <w:rFonts w:hAnsiTheme="minorHAnsi" w:cstheme="minorHAnsi"/>
        </w:rPr>
        <w:t xml:space="preserve">, finished the main project phase in July 23. </w:t>
      </w:r>
      <w:r w:rsidRPr="00632B55">
        <w:rPr>
          <w:rFonts w:hAnsiTheme="minorHAnsi" w:cstheme="minorHAnsi"/>
        </w:rPr>
        <w:t xml:space="preserve">Both are secondary schools. The first school, Goethe Gymnasium, is a </w:t>
      </w:r>
      <w:r>
        <w:rPr>
          <w:rFonts w:hAnsiTheme="minorHAnsi" w:cstheme="minorHAnsi"/>
        </w:rPr>
        <w:t>Gymnasium</w:t>
      </w:r>
      <w:r w:rsidRPr="00632B55">
        <w:rPr>
          <w:rFonts w:hAnsiTheme="minorHAnsi" w:cstheme="minorHAnsi"/>
        </w:rPr>
        <w:t xml:space="preserve"> school in Emmendingen, a </w:t>
      </w:r>
      <w:r w:rsidR="009770B4">
        <w:rPr>
          <w:rFonts w:hAnsiTheme="minorHAnsi" w:cstheme="minorHAnsi"/>
        </w:rPr>
        <w:t>neighbouring city</w:t>
      </w:r>
      <w:r w:rsidRPr="00632B55">
        <w:rPr>
          <w:rFonts w:hAnsiTheme="minorHAnsi" w:cstheme="minorHAnsi"/>
        </w:rPr>
        <w:t xml:space="preserve"> of Freiburg. The second school, ANGELL Schule, is a Montessori </w:t>
      </w:r>
      <w:r w:rsidR="00C32C68" w:rsidRPr="00632B55">
        <w:rPr>
          <w:rFonts w:hAnsiTheme="minorHAnsi" w:cstheme="minorHAnsi"/>
        </w:rPr>
        <w:t>centre</w:t>
      </w:r>
      <w:r w:rsidRPr="00632B55">
        <w:rPr>
          <w:rFonts w:hAnsiTheme="minorHAnsi" w:cstheme="minorHAnsi"/>
        </w:rPr>
        <w:t xml:space="preserve"> in the city that is state-recognized and run as an independent, non-profit organization. </w:t>
      </w:r>
      <w:r>
        <w:rPr>
          <w:rFonts w:hAnsiTheme="minorHAnsi" w:cstheme="minorHAnsi"/>
        </w:rPr>
        <w:t>Here, the school types are mixed Realschule and Gymnasium.</w:t>
      </w:r>
      <w:r w:rsidRPr="00632B55">
        <w:rPr>
          <w:rFonts w:hAnsiTheme="minorHAnsi" w:cstheme="minorHAnsi"/>
        </w:rPr>
        <w:t xml:space="preserve">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3"/>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4"/>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5"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6" o:title=""/>
                </v:shape>
                <w10:anchorlock/>
              </v:group>
            </w:pict>
          </mc:Fallback>
        </mc:AlternateContent>
      </w:r>
    </w:p>
    <w:p w14:paraId="75EBDF86" w14:textId="47CB2C7B" w:rsidR="008A7DD2" w:rsidRPr="00AA451F" w:rsidRDefault="008A7DD2" w:rsidP="00AA451F">
      <w:pPr>
        <w:pStyle w:val="Heading4"/>
        <w:jc w:val="both"/>
        <w:rPr>
          <w:rFonts w:cstheme="minorHAnsi"/>
        </w:rPr>
      </w:pPr>
      <w:r w:rsidRPr="00AA451F">
        <w:rPr>
          <w:rFonts w:cstheme="minorHAnsi"/>
        </w:rPr>
        <w:t>Self-efficacy beliefs</w:t>
      </w:r>
    </w:p>
    <w:p w14:paraId="64C2A842" w14:textId="33E5F188" w:rsidR="003C4ADF" w:rsidRPr="00AA451F" w:rsidRDefault="003C4ADF" w:rsidP="00AA451F">
      <w:pPr>
        <w:jc w:val="both"/>
        <w:rPr>
          <w:rFonts w:hAnsiTheme="minorHAnsi" w:cstheme="minorHAnsi"/>
          <w:b/>
          <w:bCs/>
        </w:rPr>
      </w:pPr>
      <w:r w:rsidRPr="00AA451F">
        <w:rPr>
          <w:rFonts w:hAnsiTheme="minorHAnsi" w:cstheme="minorHAnsi"/>
          <w:b/>
          <w:bCs/>
        </w:rPr>
        <w:t xml:space="preserve">Selbstwirksamkeit nach Triple A Framework </w:t>
      </w:r>
      <w:r w:rsidR="00B70166">
        <w:rPr>
          <w:rFonts w:hAnsiTheme="minorHAnsi" w:cstheme="minorHAnsi"/>
          <w:b/>
          <w:bCs/>
        </w:rPr>
        <w:fldChar w:fldCharType="begin"/>
      </w:r>
      <w:r w:rsidR="00B70166">
        <w:rPr>
          <w:rFonts w:hAnsiTheme="minorHAnsi" w:cstheme="minorHAnsi"/>
          <w:b/>
          <w:bCs/>
        </w:rPr>
        <w:instrText xml:space="preserve"> ADDIN ZOTERO_ITEM CSL_CITATION {"citationID":"mxQRmi3L","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70166">
        <w:rPr>
          <w:rFonts w:hAnsiTheme="minorHAnsi" w:cstheme="minorHAnsi"/>
          <w:b/>
          <w:bCs/>
        </w:rPr>
        <w:fldChar w:fldCharType="separate"/>
      </w:r>
      <w:r w:rsidR="00B70166" w:rsidRPr="00B70166">
        <w:rPr>
          <w:rFonts w:ascii="Calibri" w:hAnsi="Calibri" w:cs="Calibri"/>
        </w:rPr>
        <w:t>(Hamann et al., 2024)</w:t>
      </w:r>
      <w:r w:rsidR="00B70166">
        <w:rPr>
          <w:rFonts w:hAnsiTheme="minorHAnsi" w:cstheme="minorHAnsi"/>
          <w:b/>
          <w:bCs/>
        </w:rPr>
        <w:fldChar w:fldCharType="end"/>
      </w:r>
    </w:p>
    <w:p w14:paraId="1ABDDADF" w14:textId="77777777" w:rsidR="003C4ADF" w:rsidRPr="00AA451F" w:rsidRDefault="003C4ADF" w:rsidP="00AA451F">
      <w:pPr>
        <w:jc w:val="both"/>
        <w:rPr>
          <w:rFonts w:hAnsiTheme="minorHAnsi" w:cstheme="minorHAnsi"/>
        </w:rPr>
      </w:pPr>
      <w:r w:rsidRPr="00AA451F">
        <w:rPr>
          <w:rFonts w:hAnsiTheme="minorHAnsi" w:cstheme="minorHAnsi"/>
        </w:rPr>
        <w:t>Nun kommen ein paar Fragen zu deiner persönlichen Meinung. Hier gibt es keine richtigen oder falschen Antworten. Gib bitte ehrlich und spontan an, was du darüber denkst.</w:t>
      </w:r>
    </w:p>
    <w:p w14:paraId="00827043"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meine eigenen Handlungen einen Beitrag zum Klimaschutz leisten können.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lastRenderedPageBreak/>
        <w:t>Ich glaube, dass ich den Klimaschutz vorantreiben kann, indem ich in meinem Umfeld über den Klimawandel aufkläre. (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glaube nicht, dass ich in der Lage bin, mich für den Klimaschutz einzusetzen. (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dazu in der Lage bin, andere davon zu überzeugen, sich für mehr Klimaschutz einzusetzen. (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glaube nicht, dass ich Möglichkeiten habe, einen Einfluss auf den Klimawandel zu nehmen. (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beeinflussen kann, wie entscheidungstragende Personen oder Organisationen bezogen auf den Klimaschutz handeln. (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entscheidungstragende Personen oder Organisationen dabei unterstützen kann, sich für Klimaschutz einzusetzen. (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Ich glaube, dass ich mich in Zusammenarbeit mit anderen sinnvoll für den Klimaschutz engagieren kann. (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r w:rsidRPr="00AA451F">
        <w:rPr>
          <w:rFonts w:hAnsiTheme="minorHAnsi" w:cstheme="minorHAnsi"/>
        </w:rPr>
        <w:t>Beantwortung auf 7-stufiger Skala:</w:t>
      </w:r>
    </w:p>
    <w:p w14:paraId="3CD9B0DC" w14:textId="77777777" w:rsidR="003C4ADF" w:rsidRPr="00AA451F" w:rsidRDefault="003C4ADF" w:rsidP="00AA451F">
      <w:pPr>
        <w:jc w:val="both"/>
        <w:rPr>
          <w:rFonts w:hAnsiTheme="minorHAnsi" w:cstheme="minorHAnsi"/>
        </w:rPr>
      </w:pPr>
      <w:r w:rsidRPr="00AA451F">
        <w:rPr>
          <w:rFonts w:hAnsiTheme="minorHAnsi" w:cstheme="minorHAnsi"/>
        </w:rPr>
        <w:t>1 = Stimme gar nicht zu, 4 = Teils/teils, 7 = Stimme voll und ganz zu</w:t>
      </w:r>
    </w:p>
    <w:p w14:paraId="2797E13E" w14:textId="77777777" w:rsidR="008A7DD2" w:rsidRPr="00AA451F" w:rsidRDefault="008A7DD2" w:rsidP="00AA451F">
      <w:pPr>
        <w:jc w:val="both"/>
        <w:rPr>
          <w:rFonts w:hAnsiTheme="minorHAnsi" w:cstheme="minorHAnsi"/>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XXX .The random term in my model will be XXX. </w:t>
      </w:r>
    </w:p>
    <w:p w14:paraId="42A30200" w14:textId="35E2E503" w:rsidR="00AD3190"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00BF7683" w14:textId="77777777" w:rsidR="00A433A9" w:rsidRPr="00AA451F" w:rsidRDefault="00A433A9" w:rsidP="00A433A9">
      <w:pPr>
        <w:pStyle w:val="Heading1"/>
        <w:jc w:val="both"/>
        <w:rPr>
          <w:rFonts w:asciiTheme="minorHAnsi" w:hAnsiTheme="minorHAnsi" w:cstheme="minorHAnsi"/>
        </w:rPr>
      </w:pPr>
      <w:r w:rsidRPr="00AA451F">
        <w:rPr>
          <w:rFonts w:asciiTheme="minorHAnsi" w:hAnsiTheme="minorHAnsi" w:cstheme="minorHAnsi"/>
        </w:rPr>
        <w:t>Proposed timetable</w:t>
      </w:r>
    </w:p>
    <w:p w14:paraId="4C322700" w14:textId="77777777" w:rsidR="00A433A9" w:rsidRPr="00AA451F" w:rsidRDefault="00A433A9" w:rsidP="00A433A9">
      <w:pPr>
        <w:jc w:val="both"/>
        <w:rPr>
          <w:rFonts w:hAnsiTheme="minorHAnsi" w:cstheme="minorHAnsi"/>
        </w:rPr>
      </w:pPr>
      <w:r w:rsidRPr="00AA451F">
        <w:rPr>
          <w:rFonts w:hAnsiTheme="minorHAnsi" w:cstheme="minorHAnsi"/>
          <w:noProof/>
        </w:rPr>
        <w:drawing>
          <wp:anchor distT="0" distB="0" distL="114300" distR="114300" simplePos="0" relativeHeight="251661312" behindDoc="0" locked="0" layoutInCell="1" allowOverlap="1" wp14:anchorId="3B0F19AC" wp14:editId="4D58A54A">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14:paraId="03F59E1D" w14:textId="77777777" w:rsidR="00A433A9" w:rsidRPr="00AA451F" w:rsidRDefault="00A433A9" w:rsidP="00AA451F">
      <w:pPr>
        <w:jc w:val="both"/>
        <w:rPr>
          <w:rFonts w:hAnsiTheme="minorHAnsi" w:cstheme="minorHAnsi"/>
        </w:rPr>
      </w:pPr>
    </w:p>
    <w:p w14:paraId="4D2C8A92" w14:textId="3F2EB5FA" w:rsidR="00AD3190" w:rsidRDefault="00AD3190" w:rsidP="00AA451F">
      <w:pPr>
        <w:pStyle w:val="Heading1"/>
        <w:jc w:val="both"/>
        <w:rPr>
          <w:rFonts w:asciiTheme="minorHAnsi" w:hAnsiTheme="minorHAnsi" w:cstheme="minorHAnsi"/>
        </w:rPr>
      </w:pPr>
      <w:r w:rsidRPr="00AA451F">
        <w:rPr>
          <w:rFonts w:asciiTheme="minorHAnsi" w:hAnsiTheme="minorHAnsi" w:cstheme="minorHAnsi"/>
        </w:rPr>
        <w:lastRenderedPageBreak/>
        <w:t>References</w:t>
      </w:r>
    </w:p>
    <w:p w14:paraId="476C2554" w14:textId="77777777" w:rsidR="00A433A9" w:rsidRPr="00A433A9" w:rsidRDefault="00A433A9" w:rsidP="00A433A9">
      <w:pPr>
        <w:pStyle w:val="Bibliography"/>
        <w:rPr>
          <w:rFonts w:ascii="Calibri" w:hAnsi="Calibri" w:cs="Calibri"/>
        </w:rPr>
      </w:pPr>
      <w:r>
        <w:fldChar w:fldCharType="begin"/>
      </w:r>
      <w:r>
        <w:instrText xml:space="preserve"> ADDIN ZOTERO_BIBL {"uncited":[],"omitted":[],"custom":[]} CSL_BIBLIOGRAPHY </w:instrText>
      </w:r>
      <w:r>
        <w:fldChar w:fldCharType="separate"/>
      </w:r>
      <w:r w:rsidRPr="00A433A9">
        <w:rPr>
          <w:rFonts w:ascii="Calibri" w:hAnsi="Calibri" w:cs="Calibri"/>
        </w:rPr>
        <w:t xml:space="preserve">BMBF. (2020, November 17). </w:t>
      </w:r>
      <w:r w:rsidRPr="00A433A9">
        <w:rPr>
          <w:rFonts w:ascii="Calibri" w:hAnsi="Calibri" w:cs="Calibri"/>
          <w:i/>
          <w:iCs/>
        </w:rPr>
        <w:t>Die UNESCO veröffentlicht ihre ‘BNE 2030’ Roadmap—BNE-Portal Kampagne</w:t>
      </w:r>
      <w:r w:rsidRPr="00A433A9">
        <w:rPr>
          <w:rFonts w:ascii="Calibri" w:hAnsi="Calibri" w:cs="Calibri"/>
        </w:rPr>
        <w:t>. BNE-Portal - BNE-Portal Kampagne. https://www.bne-portal.de/bne/de/news/die-unesco-veroeffentlicht-ihre-bne-2030-roadmap.html</w:t>
      </w:r>
    </w:p>
    <w:p w14:paraId="1AE0F0A5" w14:textId="77777777" w:rsidR="00A433A9" w:rsidRPr="00A433A9" w:rsidRDefault="00A433A9" w:rsidP="00A433A9">
      <w:pPr>
        <w:pStyle w:val="Bibliography"/>
        <w:rPr>
          <w:rFonts w:ascii="Calibri" w:hAnsi="Calibri" w:cs="Calibri"/>
        </w:rPr>
      </w:pPr>
      <w:r w:rsidRPr="00A433A9">
        <w:rPr>
          <w:rFonts w:ascii="Calibri" w:hAnsi="Calibri" w:cs="Calibri"/>
        </w:rPr>
        <w:t xml:space="preserve">Getzin, S., &amp; Singer-Brodowski, M. (2017). Transformatives Lernen in einer Degrowth-Gesellschaft. </w:t>
      </w:r>
      <w:r w:rsidRPr="00A433A9">
        <w:rPr>
          <w:rFonts w:ascii="Calibri" w:hAnsi="Calibri" w:cs="Calibri"/>
          <w:i/>
          <w:iCs/>
        </w:rPr>
        <w:t>SOCIENCE - Journal of Science-Society Interfaces</w:t>
      </w:r>
      <w:r w:rsidRPr="00A433A9">
        <w:rPr>
          <w:rFonts w:ascii="Calibri" w:hAnsi="Calibri" w:cs="Calibri"/>
        </w:rPr>
        <w:t xml:space="preserve">, </w:t>
      </w:r>
      <w:r w:rsidRPr="00A433A9">
        <w:rPr>
          <w:rFonts w:ascii="Calibri" w:hAnsi="Calibri" w:cs="Calibri"/>
          <w:i/>
          <w:iCs/>
        </w:rPr>
        <w:t>1</w:t>
      </w:r>
      <w:r w:rsidRPr="00A433A9">
        <w:rPr>
          <w:rFonts w:ascii="Calibri" w:hAnsi="Calibri" w:cs="Calibri"/>
        </w:rPr>
        <w:t>, 33–46.</w:t>
      </w:r>
    </w:p>
    <w:p w14:paraId="427C9759" w14:textId="77777777" w:rsidR="00A433A9" w:rsidRPr="00A433A9" w:rsidRDefault="00A433A9" w:rsidP="00A433A9">
      <w:pPr>
        <w:pStyle w:val="Bibliography"/>
        <w:rPr>
          <w:rFonts w:ascii="Calibri" w:hAnsi="Calibri" w:cs="Calibri"/>
        </w:rPr>
      </w:pPr>
      <w:r w:rsidRPr="00A433A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A433A9">
        <w:rPr>
          <w:rFonts w:ascii="Calibri" w:hAnsi="Calibri" w:cs="Calibri"/>
          <w:i/>
          <w:iCs/>
        </w:rPr>
        <w:t>Personality and Social Psychology Review: An Official Journal of the Society for Personality and Social Psychology, Inc</w:t>
      </w:r>
      <w:r w:rsidRPr="00A433A9">
        <w:rPr>
          <w:rFonts w:ascii="Calibri" w:hAnsi="Calibri" w:cs="Calibri"/>
        </w:rPr>
        <w:t xml:space="preserve">, </w:t>
      </w:r>
      <w:r w:rsidRPr="00A433A9">
        <w:rPr>
          <w:rFonts w:ascii="Calibri" w:hAnsi="Calibri" w:cs="Calibri"/>
          <w:i/>
          <w:iCs/>
        </w:rPr>
        <w:t>28</w:t>
      </w:r>
      <w:r w:rsidRPr="00A433A9">
        <w:rPr>
          <w:rFonts w:ascii="Calibri" w:hAnsi="Calibri" w:cs="Calibri"/>
        </w:rPr>
        <w:t>(1), 11–53. https://doi.org/10.1177/10888683231178056</w:t>
      </w:r>
    </w:p>
    <w:p w14:paraId="40C70E05" w14:textId="77777777" w:rsidR="00A433A9" w:rsidRPr="00A433A9" w:rsidRDefault="00A433A9" w:rsidP="00A433A9">
      <w:pPr>
        <w:pStyle w:val="Bibliography"/>
        <w:rPr>
          <w:rFonts w:ascii="Calibri" w:hAnsi="Calibri" w:cs="Calibri"/>
        </w:rPr>
      </w:pPr>
      <w:r w:rsidRPr="00A433A9">
        <w:rPr>
          <w:rFonts w:ascii="Calibri" w:hAnsi="Calibri" w:cs="Calibri"/>
        </w:rPr>
        <w:t xml:space="preserve">Hoffmann, D. T. (2020). Bildung für nachhaltige Entwicklung – Begriff, Merkmale, Aufgaben. </w:t>
      </w:r>
      <w:r w:rsidRPr="00A433A9">
        <w:rPr>
          <w:rFonts w:ascii="Calibri" w:hAnsi="Calibri" w:cs="Calibri"/>
          <w:i/>
          <w:iCs/>
        </w:rPr>
        <w:t>Bildung für nachhaltige Entwicklung</w:t>
      </w:r>
      <w:r w:rsidRPr="00A433A9">
        <w:rPr>
          <w:rFonts w:ascii="Calibri" w:hAnsi="Calibri" w:cs="Calibri"/>
        </w:rPr>
        <w:t>.</w:t>
      </w:r>
    </w:p>
    <w:p w14:paraId="2F71A3BE" w14:textId="77777777" w:rsidR="00A433A9" w:rsidRPr="00A433A9" w:rsidRDefault="00A433A9" w:rsidP="00A433A9">
      <w:pPr>
        <w:pStyle w:val="Bibliography"/>
        <w:rPr>
          <w:rFonts w:ascii="Calibri" w:hAnsi="Calibri" w:cs="Calibri"/>
        </w:rPr>
      </w:pPr>
      <w:r w:rsidRPr="00A433A9">
        <w:rPr>
          <w:rFonts w:ascii="Calibri" w:hAnsi="Calibri" w:cs="Calibri"/>
        </w:rPr>
        <w:t xml:space="preserve">IPCC. (2023). </w:t>
      </w:r>
      <w:r w:rsidRPr="00A433A9">
        <w:rPr>
          <w:rFonts w:ascii="Calibri" w:hAnsi="Calibri" w:cs="Calibri"/>
          <w:i/>
          <w:iCs/>
        </w:rPr>
        <w:t>AR6 Synthesis Report: Climate Change 2023 — IPCC</w:t>
      </w:r>
      <w:r w:rsidRPr="00A433A9">
        <w:rPr>
          <w:rFonts w:ascii="Calibri" w:hAnsi="Calibri" w:cs="Calibri"/>
        </w:rPr>
        <w:t>. https://www.ipcc.ch/report/sixth-assessment-report-cycle/</w:t>
      </w:r>
    </w:p>
    <w:p w14:paraId="35A38644" w14:textId="77777777" w:rsidR="00A433A9" w:rsidRPr="00A433A9" w:rsidRDefault="00A433A9" w:rsidP="00A433A9">
      <w:pPr>
        <w:pStyle w:val="Bibliography"/>
        <w:rPr>
          <w:rFonts w:ascii="Calibri" w:hAnsi="Calibri" w:cs="Calibri"/>
        </w:rPr>
      </w:pPr>
      <w:r w:rsidRPr="00A433A9">
        <w:rPr>
          <w:rFonts w:ascii="Calibri" w:hAnsi="Calibri" w:cs="Calibri"/>
        </w:rPr>
        <w:t xml:space="preserve">Pauli, L. S. (2023). Wirkungsevaluation des BNE-Projekts „KlimaRatSchule": Eine quantitative Analyse mithilfe der Theory of Planned Behavior. </w:t>
      </w:r>
      <w:r w:rsidRPr="00A433A9">
        <w:rPr>
          <w:rFonts w:ascii="Calibri" w:hAnsi="Calibri" w:cs="Calibri"/>
          <w:i/>
          <w:iCs/>
        </w:rPr>
        <w:t>(unpublished Master thesis). Katholische Universität Eichstätt-Ingolstadt</w:t>
      </w:r>
      <w:r w:rsidRPr="00A433A9">
        <w:rPr>
          <w:rFonts w:ascii="Calibri" w:hAnsi="Calibri" w:cs="Calibri"/>
        </w:rPr>
        <w:t>.</w:t>
      </w:r>
    </w:p>
    <w:p w14:paraId="5D62BB2A" w14:textId="77777777" w:rsidR="00A433A9" w:rsidRPr="00A433A9" w:rsidRDefault="00A433A9" w:rsidP="00A433A9">
      <w:pPr>
        <w:pStyle w:val="Bibliography"/>
        <w:rPr>
          <w:rFonts w:ascii="Calibri" w:hAnsi="Calibri" w:cs="Calibri"/>
        </w:rPr>
      </w:pPr>
      <w:r w:rsidRPr="00A433A9">
        <w:rPr>
          <w:rFonts w:ascii="Calibri" w:hAnsi="Calibri" w:cs="Calibri"/>
        </w:rPr>
        <w:t xml:space="preserve">Rieckmann, M., &amp; Barth, M. (2022). </w:t>
      </w:r>
      <w:r w:rsidRPr="00A433A9">
        <w:rPr>
          <w:rFonts w:ascii="Calibri" w:hAnsi="Calibri" w:cs="Calibri"/>
          <w:i/>
          <w:iCs/>
        </w:rPr>
        <w:t>Educators’ Competence Frameworks in Education for Sustainable Development</w:t>
      </w:r>
      <w:r w:rsidRPr="00A433A9">
        <w:rPr>
          <w:rFonts w:ascii="Calibri" w:hAnsi="Calibri" w:cs="Calibri"/>
        </w:rPr>
        <w:t xml:space="preserve"> (pp. 19–26). https://doi.org/10.1007/978-3-030-91055-6_3</w:t>
      </w:r>
    </w:p>
    <w:p w14:paraId="2FB319A5" w14:textId="77777777" w:rsidR="00A433A9" w:rsidRPr="00A433A9" w:rsidRDefault="00A433A9" w:rsidP="00A433A9">
      <w:pPr>
        <w:pStyle w:val="Bibliography"/>
        <w:rPr>
          <w:rFonts w:ascii="Calibri" w:hAnsi="Calibri" w:cs="Calibri"/>
        </w:rPr>
      </w:pPr>
      <w:r w:rsidRPr="00A433A9">
        <w:rPr>
          <w:rFonts w:ascii="Calibri" w:hAnsi="Calibri" w:cs="Calibri"/>
        </w:rPr>
        <w:t xml:space="preserve">Riess, W. (2021). </w:t>
      </w:r>
      <w:r w:rsidRPr="00A433A9">
        <w:rPr>
          <w:rFonts w:ascii="Calibri" w:hAnsi="Calibri" w:cs="Calibri"/>
          <w:i/>
          <w:iCs/>
        </w:rPr>
        <w:t>Wie kann Bildung für nachhaltige Entwicklung wirksam unterrichtet werden?</w:t>
      </w:r>
    </w:p>
    <w:p w14:paraId="04EB8B30" w14:textId="77777777" w:rsidR="00A433A9" w:rsidRPr="00A433A9" w:rsidRDefault="00A433A9" w:rsidP="00A433A9">
      <w:pPr>
        <w:pStyle w:val="Bibliography"/>
        <w:rPr>
          <w:rFonts w:ascii="Calibri" w:hAnsi="Calibri" w:cs="Calibri"/>
        </w:rPr>
      </w:pPr>
      <w:r w:rsidRPr="00A433A9">
        <w:rPr>
          <w:rFonts w:ascii="Calibri" w:hAnsi="Calibri" w:cs="Calibri"/>
        </w:rPr>
        <w:t xml:space="preserve">Ssossé, Q., Wagner, J., &amp; Hopper, C. (2021). Assessing the Impact of ESD: Methods, Challenges, Results. </w:t>
      </w:r>
      <w:r w:rsidRPr="00A433A9">
        <w:rPr>
          <w:rFonts w:ascii="Calibri" w:hAnsi="Calibri" w:cs="Calibri"/>
          <w:i/>
          <w:iCs/>
        </w:rPr>
        <w:t>Sustainability</w:t>
      </w:r>
      <w:r w:rsidRPr="00A433A9">
        <w:rPr>
          <w:rFonts w:ascii="Calibri" w:hAnsi="Calibri" w:cs="Calibri"/>
        </w:rPr>
        <w:t xml:space="preserve">, </w:t>
      </w:r>
      <w:r w:rsidRPr="00A433A9">
        <w:rPr>
          <w:rFonts w:ascii="Calibri" w:hAnsi="Calibri" w:cs="Calibri"/>
          <w:i/>
          <w:iCs/>
        </w:rPr>
        <w:t>13</w:t>
      </w:r>
      <w:r w:rsidRPr="00A433A9">
        <w:rPr>
          <w:rFonts w:ascii="Calibri" w:hAnsi="Calibri" w:cs="Calibri"/>
        </w:rPr>
        <w:t>, 2854. https://doi.org/10.3390/su13052854</w:t>
      </w:r>
    </w:p>
    <w:p w14:paraId="5B476569"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A433A9">
        <w:rPr>
          <w:rFonts w:ascii="Calibri" w:hAnsi="Calibri" w:cs="Calibri"/>
          <w:i/>
          <w:iCs/>
        </w:rPr>
        <w:t xml:space="preserve">Education for Sustainable Development in </w:t>
      </w:r>
      <w:r w:rsidRPr="00A433A9">
        <w:rPr>
          <w:rFonts w:ascii="Calibri" w:hAnsi="Calibri" w:cs="Calibri"/>
          <w:i/>
          <w:iCs/>
        </w:rPr>
        <w:lastRenderedPageBreak/>
        <w:t>Primary and Secondary Schools: Pedagogical and Practical Approaches for Teachers</w:t>
      </w:r>
      <w:r w:rsidRPr="00A433A9">
        <w:rPr>
          <w:rFonts w:ascii="Calibri" w:hAnsi="Calibri" w:cs="Calibri"/>
        </w:rPr>
        <w:t xml:space="preserve"> (pp. 205–219). Springer International Publishing. https://doi.org/10.1007/978-3-031-09112-4_15</w:t>
      </w:r>
    </w:p>
    <w:p w14:paraId="5D0A5717"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Rieß, W., Mischo, C., Hörsch, C., &amp; Scharenberg, K. (2021). </w:t>
      </w:r>
      <w:r w:rsidRPr="00A433A9">
        <w:rPr>
          <w:rFonts w:ascii="Calibri" w:hAnsi="Calibri" w:cs="Calibri"/>
          <w:i/>
          <w:iCs/>
        </w:rPr>
        <w:t>Abschlussbericht: Bildung für nachhaltige Entwicklung – Umsetzung eines neuen Leitprinzips und seine Effekte auf Schüler/-innenseite.</w:t>
      </w:r>
      <w:r w:rsidRPr="00A433A9">
        <w:rPr>
          <w:rFonts w:ascii="Calibri" w:hAnsi="Calibri" w:cs="Calibri"/>
        </w:rPr>
        <w:t xml:space="preserve"> https://phfr.bsz-bw.de/frontdoor/index/index/docId/877</w:t>
      </w:r>
    </w:p>
    <w:p w14:paraId="182305D9" w14:textId="45A0DA1E" w:rsidR="00A433A9" w:rsidRPr="00A433A9" w:rsidRDefault="00A433A9" w:rsidP="00A433A9">
      <w:r>
        <w:fldChar w:fldCharType="end"/>
      </w:r>
    </w:p>
    <w:sectPr w:rsidR="00A433A9" w:rsidRPr="00A433A9" w:rsidSect="00FB2B17">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6F7F8" w14:textId="77777777" w:rsidR="00FB2B17" w:rsidRPr="008B7A90" w:rsidRDefault="00FB2B17" w:rsidP="00902116">
      <w:pPr>
        <w:spacing w:after="0" w:line="240" w:lineRule="auto"/>
      </w:pPr>
      <w:r w:rsidRPr="008B7A90">
        <w:separator/>
      </w:r>
    </w:p>
  </w:endnote>
  <w:endnote w:type="continuationSeparator" w:id="0">
    <w:p w14:paraId="3684C797" w14:textId="77777777" w:rsidR="00FB2B17" w:rsidRPr="008B7A90" w:rsidRDefault="00FB2B17"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358C5" w14:textId="77777777" w:rsidR="00FB2B17" w:rsidRPr="008B7A90" w:rsidRDefault="00FB2B17" w:rsidP="00902116">
      <w:pPr>
        <w:spacing w:after="0" w:line="240" w:lineRule="auto"/>
      </w:pPr>
      <w:r w:rsidRPr="008B7A90">
        <w:separator/>
      </w:r>
    </w:p>
  </w:footnote>
  <w:footnote w:type="continuationSeparator" w:id="0">
    <w:p w14:paraId="72A4523A" w14:textId="77777777" w:rsidR="00FB2B17" w:rsidRPr="008B7A90" w:rsidRDefault="00FB2B17"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D4301"/>
    <w:rsid w:val="000E01CA"/>
    <w:rsid w:val="000E056E"/>
    <w:rsid w:val="000E5DF7"/>
    <w:rsid w:val="0010279A"/>
    <w:rsid w:val="00122A46"/>
    <w:rsid w:val="00123DC5"/>
    <w:rsid w:val="0013275D"/>
    <w:rsid w:val="0013398E"/>
    <w:rsid w:val="00134459"/>
    <w:rsid w:val="00137C96"/>
    <w:rsid w:val="00137ECA"/>
    <w:rsid w:val="00153229"/>
    <w:rsid w:val="00165553"/>
    <w:rsid w:val="00181880"/>
    <w:rsid w:val="00184E32"/>
    <w:rsid w:val="00192B72"/>
    <w:rsid w:val="001B2965"/>
    <w:rsid w:val="001B44C9"/>
    <w:rsid w:val="001B73DF"/>
    <w:rsid w:val="001C3F39"/>
    <w:rsid w:val="001E06C2"/>
    <w:rsid w:val="001E32ED"/>
    <w:rsid w:val="001F14F9"/>
    <w:rsid w:val="001F1F7C"/>
    <w:rsid w:val="00202121"/>
    <w:rsid w:val="00204BB8"/>
    <w:rsid w:val="00210310"/>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635"/>
    <w:rsid w:val="003549C3"/>
    <w:rsid w:val="003601BF"/>
    <w:rsid w:val="00384706"/>
    <w:rsid w:val="00390B73"/>
    <w:rsid w:val="0039107E"/>
    <w:rsid w:val="003925D9"/>
    <w:rsid w:val="00396D30"/>
    <w:rsid w:val="003A4141"/>
    <w:rsid w:val="003A6590"/>
    <w:rsid w:val="003B3B53"/>
    <w:rsid w:val="003C12D0"/>
    <w:rsid w:val="003C30EF"/>
    <w:rsid w:val="003C4932"/>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5C3A"/>
    <w:rsid w:val="004A7DA9"/>
    <w:rsid w:val="004B00E6"/>
    <w:rsid w:val="004B786F"/>
    <w:rsid w:val="004C3028"/>
    <w:rsid w:val="004C4D88"/>
    <w:rsid w:val="004D31C3"/>
    <w:rsid w:val="004D5173"/>
    <w:rsid w:val="004D5C88"/>
    <w:rsid w:val="004D671F"/>
    <w:rsid w:val="004E7E0E"/>
    <w:rsid w:val="004F2616"/>
    <w:rsid w:val="004F540A"/>
    <w:rsid w:val="004F7A97"/>
    <w:rsid w:val="00503745"/>
    <w:rsid w:val="00504FDC"/>
    <w:rsid w:val="00524DBF"/>
    <w:rsid w:val="005278CF"/>
    <w:rsid w:val="00533D8E"/>
    <w:rsid w:val="00540AC2"/>
    <w:rsid w:val="005444A9"/>
    <w:rsid w:val="0055593E"/>
    <w:rsid w:val="005829AA"/>
    <w:rsid w:val="00584A8F"/>
    <w:rsid w:val="005921C8"/>
    <w:rsid w:val="005A0FA8"/>
    <w:rsid w:val="005A7528"/>
    <w:rsid w:val="005B0DB9"/>
    <w:rsid w:val="005B1534"/>
    <w:rsid w:val="005C3918"/>
    <w:rsid w:val="005C4F26"/>
    <w:rsid w:val="005C7C97"/>
    <w:rsid w:val="005D5136"/>
    <w:rsid w:val="005E0B33"/>
    <w:rsid w:val="005E2B1D"/>
    <w:rsid w:val="005F2A0B"/>
    <w:rsid w:val="005F5C2E"/>
    <w:rsid w:val="00601D95"/>
    <w:rsid w:val="00614AE4"/>
    <w:rsid w:val="00617470"/>
    <w:rsid w:val="00622660"/>
    <w:rsid w:val="00626214"/>
    <w:rsid w:val="00630658"/>
    <w:rsid w:val="00632B55"/>
    <w:rsid w:val="0063405B"/>
    <w:rsid w:val="006407DA"/>
    <w:rsid w:val="0064138B"/>
    <w:rsid w:val="00643FD6"/>
    <w:rsid w:val="0065020C"/>
    <w:rsid w:val="00656862"/>
    <w:rsid w:val="00657A94"/>
    <w:rsid w:val="00660846"/>
    <w:rsid w:val="006624D5"/>
    <w:rsid w:val="006924DA"/>
    <w:rsid w:val="00692A8C"/>
    <w:rsid w:val="00693AD7"/>
    <w:rsid w:val="00694EE0"/>
    <w:rsid w:val="00696E4C"/>
    <w:rsid w:val="006A0113"/>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9698F"/>
    <w:rsid w:val="007B1A2E"/>
    <w:rsid w:val="007B3B49"/>
    <w:rsid w:val="007C2A44"/>
    <w:rsid w:val="007C535D"/>
    <w:rsid w:val="007C5BA7"/>
    <w:rsid w:val="007C7C5C"/>
    <w:rsid w:val="007E3E04"/>
    <w:rsid w:val="007F1B48"/>
    <w:rsid w:val="007F3D36"/>
    <w:rsid w:val="00800E85"/>
    <w:rsid w:val="0080531B"/>
    <w:rsid w:val="00812242"/>
    <w:rsid w:val="00813F40"/>
    <w:rsid w:val="0081501F"/>
    <w:rsid w:val="008243DF"/>
    <w:rsid w:val="00824C63"/>
    <w:rsid w:val="00827605"/>
    <w:rsid w:val="00836A2D"/>
    <w:rsid w:val="00847666"/>
    <w:rsid w:val="00855092"/>
    <w:rsid w:val="00857117"/>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770B4"/>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33A9"/>
    <w:rsid w:val="00A45BA3"/>
    <w:rsid w:val="00A4635C"/>
    <w:rsid w:val="00A53E32"/>
    <w:rsid w:val="00A760CE"/>
    <w:rsid w:val="00A8475B"/>
    <w:rsid w:val="00A864A5"/>
    <w:rsid w:val="00A86FA0"/>
    <w:rsid w:val="00A87DEE"/>
    <w:rsid w:val="00A9278E"/>
    <w:rsid w:val="00AA3CA3"/>
    <w:rsid w:val="00AA451F"/>
    <w:rsid w:val="00AC24D4"/>
    <w:rsid w:val="00AD1A15"/>
    <w:rsid w:val="00AD2627"/>
    <w:rsid w:val="00AD2D23"/>
    <w:rsid w:val="00AD3190"/>
    <w:rsid w:val="00AE4D19"/>
    <w:rsid w:val="00B12F78"/>
    <w:rsid w:val="00B15E1E"/>
    <w:rsid w:val="00B24BBB"/>
    <w:rsid w:val="00B3138B"/>
    <w:rsid w:val="00B32207"/>
    <w:rsid w:val="00B40DB4"/>
    <w:rsid w:val="00B43D66"/>
    <w:rsid w:val="00B4711F"/>
    <w:rsid w:val="00B70166"/>
    <w:rsid w:val="00B72A0B"/>
    <w:rsid w:val="00B75BB1"/>
    <w:rsid w:val="00B7697F"/>
    <w:rsid w:val="00B809F1"/>
    <w:rsid w:val="00B831AF"/>
    <w:rsid w:val="00B86F68"/>
    <w:rsid w:val="00B94953"/>
    <w:rsid w:val="00B94B4C"/>
    <w:rsid w:val="00B97718"/>
    <w:rsid w:val="00B97CAF"/>
    <w:rsid w:val="00BA06C9"/>
    <w:rsid w:val="00BB417C"/>
    <w:rsid w:val="00BB51CC"/>
    <w:rsid w:val="00BC390B"/>
    <w:rsid w:val="00BC3F37"/>
    <w:rsid w:val="00BC6551"/>
    <w:rsid w:val="00BD6A33"/>
    <w:rsid w:val="00C00053"/>
    <w:rsid w:val="00C00599"/>
    <w:rsid w:val="00C16284"/>
    <w:rsid w:val="00C1733B"/>
    <w:rsid w:val="00C20764"/>
    <w:rsid w:val="00C27D54"/>
    <w:rsid w:val="00C32C68"/>
    <w:rsid w:val="00C51495"/>
    <w:rsid w:val="00C51BB0"/>
    <w:rsid w:val="00C52F9A"/>
    <w:rsid w:val="00C62AA0"/>
    <w:rsid w:val="00C6496D"/>
    <w:rsid w:val="00C653AA"/>
    <w:rsid w:val="00C71989"/>
    <w:rsid w:val="00C96AC8"/>
    <w:rsid w:val="00CA07AF"/>
    <w:rsid w:val="00CB7129"/>
    <w:rsid w:val="00CD4E21"/>
    <w:rsid w:val="00CD5AEB"/>
    <w:rsid w:val="00CE334E"/>
    <w:rsid w:val="00CF0321"/>
    <w:rsid w:val="00CF21FD"/>
    <w:rsid w:val="00D0174E"/>
    <w:rsid w:val="00D1286C"/>
    <w:rsid w:val="00D12F85"/>
    <w:rsid w:val="00D163D5"/>
    <w:rsid w:val="00D223AF"/>
    <w:rsid w:val="00D22F0A"/>
    <w:rsid w:val="00D31F71"/>
    <w:rsid w:val="00D344CB"/>
    <w:rsid w:val="00D41846"/>
    <w:rsid w:val="00D41B89"/>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DE7FD3"/>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2B17"/>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A433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659235975">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 w:id="124433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0.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4CEE-4953-8F88-E991527B78A7}"/>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4CEE-4953-8F88-E991527B78A7}"/>
              </c:ext>
            </c:extLst>
          </c:dPt>
          <c:dPt>
            <c:idx val="12"/>
            <c:invertIfNegative val="0"/>
            <c:bubble3D val="0"/>
            <c:spPr>
              <a:solidFill>
                <a:srgbClr val="FF0000"/>
              </a:solidFill>
              <a:ln>
                <a:noFill/>
              </a:ln>
              <a:effectLst/>
            </c:spPr>
            <c:extLst>
              <c:ext xmlns:c16="http://schemas.microsoft.com/office/drawing/2014/chart" uri="{C3380CC4-5D6E-409C-BE32-E72D297353CC}">
                <c16:uniqueId val="{00000004-4CEE-4953-8F88-E991527B78A7}"/>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4CEE-4953-8F88-E991527B78A7}"/>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7164</Words>
  <Characters>40839</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352</cp:revision>
  <dcterms:created xsi:type="dcterms:W3CDTF">2024-02-26T12:14:00Z</dcterms:created>
  <dcterms:modified xsi:type="dcterms:W3CDTF">2024-03-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1"/&gt;&lt;prefs&gt;&lt;pref name="fieldType" value="Field"/&gt;&lt;/prefs&gt;&lt;/data&gt;</vt:lpwstr>
  </property>
</Properties>
</file>